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</w:t>
      </w:r>
      <w:proofErr w:type="spellStart"/>
      <w:r w:rsidRPr="003059C8">
        <w:rPr>
          <w:rFonts w:ascii="Spectral" w:hAnsi="Spectral"/>
          <w:b/>
          <w:sz w:val="22"/>
          <w:szCs w:val="22"/>
          <w:lang w:val="en-US"/>
        </w:rPr>
        <w:t>Ludwigs</w:t>
      </w:r>
      <w:proofErr w:type="spellEnd"/>
      <w:r w:rsidRPr="003059C8">
        <w:rPr>
          <w:rFonts w:ascii="Spectral" w:hAnsi="Spectral"/>
          <w:b/>
          <w:sz w:val="22"/>
          <w:szCs w:val="22"/>
          <w:lang w:val="en-US"/>
        </w:rPr>
        <w:t>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Vordiplom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773A3A2B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805F18">
        <w:rPr>
          <w:rFonts w:ascii="Spectral" w:hAnsi="Spectral"/>
          <w:sz w:val="22"/>
          <w:szCs w:val="22"/>
          <w:lang w:val="en-US"/>
        </w:rPr>
        <w:t>5</w:t>
      </w:r>
    </w:p>
    <w:p w14:paraId="60061E4C" w14:textId="13B2881A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805F18">
        <w:rPr>
          <w:rFonts w:ascii="Spectral" w:hAnsi="Spectral"/>
          <w:sz w:val="22"/>
          <w:szCs w:val="22"/>
          <w:lang w:val="en-US"/>
        </w:rPr>
        <w:t>856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805F18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805F18">
        <w:rPr>
          <w:rFonts w:ascii="Spectral" w:hAnsi="Spectral"/>
          <w:sz w:val="22"/>
          <w:szCs w:val="22"/>
          <w:lang w:val="en-US"/>
        </w:rPr>
        <w:t>Sept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805F18">
        <w:rPr>
          <w:rFonts w:ascii="Spectral" w:hAnsi="Spectral"/>
          <w:sz w:val="22"/>
          <w:szCs w:val="22"/>
          <w:lang w:val="en-US"/>
        </w:rPr>
        <w:t>13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171B98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171B98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uroLeadership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Naved Iqbal, Jamia </w:t>
            </w:r>
            <w:proofErr w:type="spellStart"/>
            <w:r w:rsidRPr="003059C8">
              <w:rPr>
                <w:rFonts w:ascii="Spectral" w:hAnsi="Spectral" w:cs="Times New Roman"/>
                <w:i/>
                <w:color w:val="000000"/>
              </w:rPr>
              <w:t>Millia</w:t>
            </w:r>
            <w:proofErr w:type="spellEnd"/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15E013A" w14:textId="358B88B8" w:rsidR="00805F18" w:rsidRDefault="00805F18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Clinical Psychology Review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4A5CA501" w14:textId="0CCD0C50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63EFF35" w14:textId="7777777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776457B7" w14:textId="180E10EC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6624C340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="00BA7B05"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="00BA7B05"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annual conference of the International Society for Justice Research,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</w:t>
            </w:r>
            <w:proofErr w:type="spellEnd"/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 xml:space="preserve">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Science Forecasting Collaborative” at the </w:t>
            </w:r>
            <w:hyperlink r:id="rId31" w:history="1">
              <w:proofErr w:type="spellStart"/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171B98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at the Max Plank Institute for Human Development,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Harnack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Department of Psychology, 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Workshop at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lecture at the Department of Psych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onrad Lorenz Institute for Advanced Studies in Theoretical Bi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losterneuburg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Communication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3F7BBD" w14:textId="1F5F52F9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lastRenderedPageBreak/>
        <w:t xml:space="preserve">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</w:t>
      </w:r>
      <w:r w:rsidR="00FB5FD7" w:rsidRPr="003059C8">
        <w:rPr>
          <w:rFonts w:ascii="Spectral" w:hAnsi="Spectral"/>
          <w:sz w:val="22"/>
          <w:szCs w:val="22"/>
          <w:lang w:val="en-US"/>
        </w:rPr>
        <w:lastRenderedPageBreak/>
        <w:t xml:space="preserve">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lastRenderedPageBreak/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 xml:space="preserve">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2869A6A4" w14:textId="77777777" w:rsidR="00F35F20" w:rsidRDefault="00F35F20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Innovation in Aging</w:t>
      </w:r>
    </w:p>
    <w:p w14:paraId="58715837" w14:textId="2719EB6E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2BF93EC1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Commission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8DCFB8" w14:textId="77777777" w:rsidR="00171B98" w:rsidRDefault="00171B98">
      <w:r>
        <w:separator/>
      </w:r>
    </w:p>
  </w:endnote>
  <w:endnote w:type="continuationSeparator" w:id="0">
    <w:p w14:paraId="2560B9BE" w14:textId="77777777" w:rsidR="00171B98" w:rsidRDefault="00171B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0C3681" w14:textId="77777777" w:rsidR="00171B98" w:rsidRDefault="00171B98">
      <w:r>
        <w:separator/>
      </w:r>
    </w:p>
  </w:footnote>
  <w:footnote w:type="continuationSeparator" w:id="0">
    <w:p w14:paraId="62B9C2BD" w14:textId="77777777" w:rsidR="00171B98" w:rsidRDefault="00171B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E27F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4</TotalTime>
  <Pages>36</Pages>
  <Words>14278</Words>
  <Characters>81388</Characters>
  <Application>Microsoft Office Word</Application>
  <DocSecurity>0</DocSecurity>
  <Lines>678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41</cp:revision>
  <cp:lastPrinted>2021-05-26T01:55:00Z</cp:lastPrinted>
  <dcterms:created xsi:type="dcterms:W3CDTF">2021-03-19T00:08:00Z</dcterms:created>
  <dcterms:modified xsi:type="dcterms:W3CDTF">2021-09-13T2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